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CFB190" w14:textId="77777777" w:rsidR="006E7284" w:rsidRDefault="006E7284" w:rsidP="006E7284">
      <w:pPr>
        <w:pStyle w:val="Heading1"/>
        <w:ind w:right="2"/>
      </w:pPr>
      <w:bookmarkStart w:id="0" w:name="_Toc166413775"/>
      <w:r>
        <w:t>DAFTAR PUSTAKA</w:t>
      </w:r>
      <w:bookmarkEnd w:id="0"/>
      <w:r>
        <w:t xml:space="preserve"> </w:t>
      </w:r>
    </w:p>
    <w:p w14:paraId="26DBC1D2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4923D8">
        <w:rPr>
          <w:noProof/>
          <w:szCs w:val="24"/>
        </w:rPr>
        <w:t>[1]</w:t>
      </w:r>
      <w:r w:rsidRPr="004923D8">
        <w:rPr>
          <w:noProof/>
          <w:szCs w:val="24"/>
        </w:rPr>
        <w:tab/>
        <w:t xml:space="preserve">B. Amaliah, C. Fatichah, and E. Suryani, “A Supply Selection Method for better Feasible Solution of balanced transportation problem,” </w:t>
      </w:r>
      <w:r w:rsidRPr="004923D8">
        <w:rPr>
          <w:i/>
          <w:iCs/>
          <w:noProof/>
          <w:szCs w:val="24"/>
        </w:rPr>
        <w:t>Expert Syst. Appl.</w:t>
      </w:r>
      <w:r w:rsidRPr="004923D8">
        <w:rPr>
          <w:noProof/>
          <w:szCs w:val="24"/>
        </w:rPr>
        <w:t>, vol. 203, no. March, p. 117399, 2022, doi: 10.1016/j.eswa.2022.117399.</w:t>
      </w:r>
    </w:p>
    <w:p w14:paraId="57A76D54" w14:textId="77777777" w:rsidR="006E7284" w:rsidRPr="00256CDD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  <w:lang w:val="pt-BR"/>
        </w:rPr>
      </w:pPr>
      <w:r w:rsidRPr="004923D8">
        <w:rPr>
          <w:noProof/>
          <w:szCs w:val="24"/>
        </w:rPr>
        <w:t>[2]</w:t>
      </w:r>
      <w:r w:rsidRPr="004923D8">
        <w:rPr>
          <w:noProof/>
          <w:szCs w:val="24"/>
        </w:rPr>
        <w:tab/>
        <w:t xml:space="preserve">Z. Lotfi A., “Fuzzy Sets,” </w:t>
      </w:r>
      <w:r w:rsidRPr="004923D8">
        <w:rPr>
          <w:i/>
          <w:iCs/>
          <w:noProof/>
          <w:szCs w:val="24"/>
        </w:rPr>
        <w:t xml:space="preserve">Inf. </w:t>
      </w:r>
      <w:r w:rsidRPr="00256CDD">
        <w:rPr>
          <w:i/>
          <w:iCs/>
          <w:noProof/>
          <w:szCs w:val="24"/>
          <w:lang w:val="pt-BR"/>
        </w:rPr>
        <w:t>Control</w:t>
      </w:r>
      <w:r w:rsidRPr="00256CDD">
        <w:rPr>
          <w:noProof/>
          <w:szCs w:val="24"/>
          <w:lang w:val="pt-BR"/>
        </w:rPr>
        <w:t>, vol. 8, no. 3, pp. 338–353, 1965, doi: 10.1061/9780784413616.194.</w:t>
      </w:r>
    </w:p>
    <w:p w14:paraId="4D1A19C3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 w:rsidRPr="004923D8">
        <w:rPr>
          <w:noProof/>
          <w:szCs w:val="24"/>
        </w:rPr>
        <w:t>[3]</w:t>
      </w:r>
      <w:r w:rsidRPr="004923D8">
        <w:rPr>
          <w:noProof/>
          <w:szCs w:val="24"/>
        </w:rPr>
        <w:tab/>
        <w:t xml:space="preserve">M. S. Sabbagh, H. Ghafari, and S. R. Mousavi, “A new hybrid algorithm for the balanced transportation problem,” </w:t>
      </w:r>
      <w:r w:rsidRPr="004923D8">
        <w:rPr>
          <w:i/>
          <w:iCs/>
          <w:noProof/>
          <w:szCs w:val="24"/>
        </w:rPr>
        <w:t>Comput. Ind. Eng.</w:t>
      </w:r>
      <w:r w:rsidRPr="004923D8">
        <w:rPr>
          <w:noProof/>
          <w:szCs w:val="24"/>
        </w:rPr>
        <w:t>, vol. 82, pp. 115–126, 2015, doi: 10.1016/j.cie.2015.01.018.</w:t>
      </w:r>
    </w:p>
    <w:p w14:paraId="7D5B3D68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 w:rsidRPr="004923D8">
        <w:rPr>
          <w:noProof/>
          <w:szCs w:val="24"/>
        </w:rPr>
        <w:t>[4]</w:t>
      </w:r>
      <w:r w:rsidRPr="004923D8">
        <w:rPr>
          <w:noProof/>
          <w:szCs w:val="24"/>
        </w:rPr>
        <w:tab/>
        <w:t xml:space="preserve">S. Muthukumar, R. Srinivasan, and V. Vijayan, “An optimal solution of unbalanced octagonal fuzzy transportation problem,” </w:t>
      </w:r>
      <w:r w:rsidRPr="004923D8">
        <w:rPr>
          <w:i/>
          <w:iCs/>
          <w:noProof/>
          <w:szCs w:val="24"/>
        </w:rPr>
        <w:t>Mater. Today Proc.</w:t>
      </w:r>
      <w:r w:rsidRPr="004923D8">
        <w:rPr>
          <w:noProof/>
          <w:szCs w:val="24"/>
        </w:rPr>
        <w:t>, vol. 37, no. Part 2, pp. 1218–1220, 2020, doi: 10.1016/j.matpr.2020.06.375.</w:t>
      </w:r>
    </w:p>
    <w:p w14:paraId="304FAA61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 w:rsidRPr="004923D8">
        <w:rPr>
          <w:noProof/>
          <w:szCs w:val="24"/>
        </w:rPr>
        <w:t>[5]</w:t>
      </w:r>
      <w:r w:rsidRPr="004923D8">
        <w:rPr>
          <w:noProof/>
          <w:szCs w:val="24"/>
        </w:rPr>
        <w:tab/>
        <w:t xml:space="preserve">B. Kolman and R. E. Beck, </w:t>
      </w:r>
      <w:r w:rsidRPr="004923D8">
        <w:rPr>
          <w:i/>
          <w:iCs/>
          <w:noProof/>
          <w:szCs w:val="24"/>
        </w:rPr>
        <w:t>Elementary Linear Programming with Applications</w:t>
      </w:r>
      <w:r w:rsidRPr="004923D8">
        <w:rPr>
          <w:noProof/>
          <w:szCs w:val="24"/>
        </w:rPr>
        <w:t>. Elsevier Inc, 1980. doi: https://doi.org/10.1016/B978-0-12-417910-3.X5000-1.</w:t>
      </w:r>
    </w:p>
    <w:p w14:paraId="7B481EC8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 w:rsidRPr="004923D8">
        <w:rPr>
          <w:noProof/>
          <w:szCs w:val="24"/>
        </w:rPr>
        <w:t>[6]</w:t>
      </w:r>
      <w:r w:rsidRPr="004923D8">
        <w:rPr>
          <w:noProof/>
          <w:szCs w:val="24"/>
        </w:rPr>
        <w:tab/>
        <w:t xml:space="preserve">I. Bambang, B. Surarso, and Sarwadi, </w:t>
      </w:r>
      <w:r w:rsidRPr="004923D8">
        <w:rPr>
          <w:i/>
          <w:iCs/>
          <w:noProof/>
          <w:szCs w:val="24"/>
        </w:rPr>
        <w:t>Buku Ajar Program Linier</w:t>
      </w:r>
      <w:r w:rsidRPr="004923D8">
        <w:rPr>
          <w:noProof/>
          <w:szCs w:val="24"/>
        </w:rPr>
        <w:t>. Semarang: Universitas Diponegoro, 2004. [Online]. Available: https://www.scribd.com/document/501740305/Buku-Ajar-Program-Linier</w:t>
      </w:r>
    </w:p>
    <w:p w14:paraId="18D1CCCE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 w:rsidRPr="004923D8">
        <w:rPr>
          <w:noProof/>
          <w:szCs w:val="24"/>
        </w:rPr>
        <w:t>[7]</w:t>
      </w:r>
      <w:r w:rsidRPr="004923D8">
        <w:rPr>
          <w:noProof/>
          <w:szCs w:val="24"/>
        </w:rPr>
        <w:tab/>
        <w:t xml:space="preserve">F. S. Hillier and G. J. Lieberman, </w:t>
      </w:r>
      <w:r w:rsidRPr="004923D8">
        <w:rPr>
          <w:i/>
          <w:iCs/>
          <w:noProof/>
          <w:szCs w:val="24"/>
        </w:rPr>
        <w:t>Introduction To Operations Research</w:t>
      </w:r>
      <w:r w:rsidRPr="004923D8">
        <w:rPr>
          <w:noProof/>
          <w:szCs w:val="24"/>
        </w:rPr>
        <w:t>, Fifth edit. New York: McGraw Hill, 2010. doi: https://doi.org/10.2307/2345190.</w:t>
      </w:r>
    </w:p>
    <w:p w14:paraId="43AAAEE9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 w:rsidRPr="004923D8">
        <w:rPr>
          <w:noProof/>
          <w:szCs w:val="24"/>
        </w:rPr>
        <w:t>[8]</w:t>
      </w:r>
      <w:r w:rsidRPr="004923D8">
        <w:rPr>
          <w:noProof/>
          <w:szCs w:val="24"/>
        </w:rPr>
        <w:tab/>
        <w:t>C. Anam, “Penentuan Solusi Optimal Program Linier Parametrik Dengan Metode Simpleks yang Direvisi.” Fakultas Sains dan Matematika Universitas Diponegoro, Semarang, 2003. [Online]. Available: http://eprints.undip.ac.id/32241/#:~:text=Metode simpleks yang direvisi dapat digunakan untuk mendapatkari,tidak ada solusi dalam interval parameter yang dievaluasi.</w:t>
      </w:r>
    </w:p>
    <w:p w14:paraId="060503B4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 w:rsidRPr="004923D8">
        <w:rPr>
          <w:noProof/>
          <w:szCs w:val="24"/>
        </w:rPr>
        <w:t>[9]</w:t>
      </w:r>
      <w:r w:rsidRPr="004923D8">
        <w:rPr>
          <w:noProof/>
          <w:szCs w:val="24"/>
        </w:rPr>
        <w:tab/>
        <w:t xml:space="preserve">Y. Gizka and Y. Yanita, “KORELASI HIMPUNAN KABUR DAN HIMPUNAN KABUR INTUISIONISTIK,” </w:t>
      </w:r>
      <w:r w:rsidRPr="004923D8">
        <w:rPr>
          <w:i/>
          <w:iCs/>
          <w:noProof/>
          <w:szCs w:val="24"/>
        </w:rPr>
        <w:t>J. Mat</w:t>
      </w:r>
      <w:r w:rsidRPr="004923D8">
        <w:rPr>
          <w:noProof/>
          <w:szCs w:val="24"/>
        </w:rPr>
        <w:t>, vol. 8, no. 1, p. 62, 2019.</w:t>
      </w:r>
    </w:p>
    <w:p w14:paraId="096BC8D1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 w:rsidRPr="004923D8">
        <w:rPr>
          <w:noProof/>
          <w:szCs w:val="24"/>
        </w:rPr>
        <w:t>[10]</w:t>
      </w:r>
      <w:r w:rsidRPr="004923D8">
        <w:rPr>
          <w:noProof/>
          <w:szCs w:val="24"/>
        </w:rPr>
        <w:tab/>
        <w:t xml:space="preserve">Aminudin, </w:t>
      </w:r>
      <w:r w:rsidRPr="004923D8">
        <w:rPr>
          <w:i/>
          <w:iCs/>
          <w:noProof/>
          <w:szCs w:val="24"/>
        </w:rPr>
        <w:t>Prinsip-Prinsip Riset Operasi</w:t>
      </w:r>
      <w:r w:rsidRPr="004923D8">
        <w:rPr>
          <w:noProof/>
          <w:szCs w:val="24"/>
        </w:rPr>
        <w:t>. Jakarta: Erlangga, 2005.</w:t>
      </w:r>
    </w:p>
    <w:p w14:paraId="0703A4CA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 w:rsidRPr="004923D8">
        <w:rPr>
          <w:noProof/>
          <w:szCs w:val="24"/>
        </w:rPr>
        <w:t>[11]</w:t>
      </w:r>
      <w:r w:rsidRPr="004923D8">
        <w:rPr>
          <w:noProof/>
          <w:szCs w:val="24"/>
        </w:rPr>
        <w:tab/>
        <w:t xml:space="preserve">N. K. T. Tastrawati, “Pemrograman Linier: Model Transportasi,” </w:t>
      </w:r>
      <w:r w:rsidRPr="004923D8">
        <w:rPr>
          <w:i/>
          <w:iCs/>
          <w:noProof/>
          <w:szCs w:val="24"/>
        </w:rPr>
        <w:t>Model Transp.</w:t>
      </w:r>
      <w:r w:rsidRPr="004923D8">
        <w:rPr>
          <w:noProof/>
          <w:szCs w:val="24"/>
        </w:rPr>
        <w:t>, p. 66, 2015, [Online]. Available: https://simdos.unud.ac.id/uploads/file_penelitian_1_dir/8781306a6b31b1ee68718864f00a1e7f.pdf</w:t>
      </w:r>
    </w:p>
    <w:p w14:paraId="31D588F7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 w:rsidRPr="004923D8">
        <w:rPr>
          <w:noProof/>
          <w:szCs w:val="24"/>
        </w:rPr>
        <w:t>[12]</w:t>
      </w:r>
      <w:r w:rsidRPr="004923D8">
        <w:rPr>
          <w:noProof/>
          <w:szCs w:val="24"/>
        </w:rPr>
        <w:tab/>
        <w:t xml:space="preserve">A. Budi Wirawan and Karyati, “Penyelesaian Masalah Transportasi Fuzzy Dengan Metode Pendekatan Monalisha Pada Distribusi Air Perusahaan Daerah Air Minum (Pdam) Tirtamarta Solving Fuzzy Transportation,” </w:t>
      </w:r>
      <w:r w:rsidRPr="004923D8">
        <w:rPr>
          <w:i/>
          <w:iCs/>
          <w:noProof/>
          <w:szCs w:val="24"/>
        </w:rPr>
        <w:t xml:space="preserve">J. </w:t>
      </w:r>
      <w:r w:rsidRPr="004923D8">
        <w:rPr>
          <w:i/>
          <w:iCs/>
          <w:noProof/>
          <w:szCs w:val="24"/>
        </w:rPr>
        <w:lastRenderedPageBreak/>
        <w:t>Sains Dasar</w:t>
      </w:r>
      <w:r w:rsidRPr="004923D8">
        <w:rPr>
          <w:noProof/>
          <w:szCs w:val="24"/>
        </w:rPr>
        <w:t>, vol. 10, no. 2, pp. 36–43, 2021.</w:t>
      </w:r>
    </w:p>
    <w:p w14:paraId="67F42C51" w14:textId="77777777" w:rsidR="006E7284" w:rsidRPr="00256CDD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  <w:lang w:val="pt-BR"/>
        </w:rPr>
      </w:pPr>
      <w:r w:rsidRPr="00256CDD">
        <w:rPr>
          <w:noProof/>
          <w:szCs w:val="24"/>
          <w:lang w:val="pt-BR"/>
        </w:rPr>
        <w:t>[13]</w:t>
      </w:r>
      <w:r w:rsidRPr="00256CDD">
        <w:rPr>
          <w:noProof/>
          <w:szCs w:val="24"/>
          <w:lang w:val="pt-BR"/>
        </w:rPr>
        <w:tab/>
        <w:t>A. Kamalia, R. H. Soelistyo, S. F. Awal, and S. Optimal, “Penyelesaian Masalah Transportasi Menggunakan Metode RCWMCAM dan Metode MODI,” vol. 21, no. 3, pp. 689–699, 2022.</w:t>
      </w:r>
    </w:p>
    <w:p w14:paraId="1D550F4C" w14:textId="77777777" w:rsidR="006E7284" w:rsidRPr="00256CDD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  <w:lang w:val="pt-BR"/>
        </w:rPr>
      </w:pPr>
      <w:r w:rsidRPr="00256CDD">
        <w:rPr>
          <w:noProof/>
          <w:szCs w:val="24"/>
          <w:lang w:val="pt-BR"/>
        </w:rPr>
        <w:t>[14]</w:t>
      </w:r>
      <w:r w:rsidRPr="00256CDD">
        <w:rPr>
          <w:noProof/>
          <w:szCs w:val="24"/>
          <w:lang w:val="pt-BR"/>
        </w:rPr>
        <w:tab/>
        <w:t xml:space="preserve">A. Ryani Septiana and L. Ratnasari, “Metode ASM Pada Masalah Transportasi Seimbang,” </w:t>
      </w:r>
      <w:r w:rsidRPr="00256CDD">
        <w:rPr>
          <w:i/>
          <w:iCs/>
          <w:noProof/>
          <w:szCs w:val="24"/>
          <w:lang w:val="pt-BR"/>
        </w:rPr>
        <w:t>J. Mat.</w:t>
      </w:r>
      <w:r w:rsidRPr="00256CDD">
        <w:rPr>
          <w:noProof/>
          <w:szCs w:val="24"/>
          <w:lang w:val="pt-BR"/>
        </w:rPr>
        <w:t>, vol. 20, no. 2, pp. 71–78, 2017.</w:t>
      </w:r>
    </w:p>
    <w:p w14:paraId="6338915A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 w:rsidRPr="004923D8">
        <w:rPr>
          <w:noProof/>
          <w:szCs w:val="24"/>
        </w:rPr>
        <w:t>[15]</w:t>
      </w:r>
      <w:r w:rsidRPr="004923D8">
        <w:rPr>
          <w:noProof/>
          <w:szCs w:val="24"/>
        </w:rPr>
        <w:tab/>
        <w:t xml:space="preserve">P. Pandian and M. Jayalakshmi, “A new method for solving integer linear programming problems with fuzzy variables,” </w:t>
      </w:r>
      <w:r w:rsidRPr="004923D8">
        <w:rPr>
          <w:i/>
          <w:iCs/>
          <w:noProof/>
          <w:szCs w:val="24"/>
        </w:rPr>
        <w:t>Appl. Math. Sci.</w:t>
      </w:r>
      <w:r w:rsidRPr="004923D8">
        <w:rPr>
          <w:noProof/>
          <w:szCs w:val="24"/>
        </w:rPr>
        <w:t>, vol. 4, no. 17–20, pp. 997–1004, 2010.</w:t>
      </w:r>
    </w:p>
    <w:p w14:paraId="0C2D131F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 w:rsidRPr="004923D8">
        <w:rPr>
          <w:noProof/>
          <w:szCs w:val="24"/>
        </w:rPr>
        <w:t>[16]</w:t>
      </w:r>
      <w:r w:rsidRPr="004923D8">
        <w:rPr>
          <w:noProof/>
          <w:szCs w:val="24"/>
        </w:rPr>
        <w:tab/>
        <w:t xml:space="preserve">Solikhin, “Metode Cost Deviation pada Masalah Transportasi Fuzzy,” </w:t>
      </w:r>
      <w:r w:rsidRPr="004923D8">
        <w:rPr>
          <w:i/>
          <w:iCs/>
          <w:noProof/>
          <w:szCs w:val="24"/>
        </w:rPr>
        <w:t>Prism. Pros. Semin. Nas. Mat.</w:t>
      </w:r>
      <w:r w:rsidRPr="004923D8">
        <w:rPr>
          <w:noProof/>
          <w:szCs w:val="24"/>
        </w:rPr>
        <w:t>, vol. 2, pp. 2, 268–276, 2019.</w:t>
      </w:r>
    </w:p>
    <w:p w14:paraId="3843558B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 w:rsidRPr="004923D8">
        <w:rPr>
          <w:noProof/>
          <w:szCs w:val="24"/>
        </w:rPr>
        <w:t>[17]</w:t>
      </w:r>
      <w:r w:rsidRPr="004923D8">
        <w:rPr>
          <w:noProof/>
          <w:szCs w:val="24"/>
        </w:rPr>
        <w:tab/>
        <w:t xml:space="preserve">P. Subagyo, M. Asri, and T. H. Handoko, </w:t>
      </w:r>
      <w:r w:rsidRPr="004923D8">
        <w:rPr>
          <w:i/>
          <w:iCs/>
          <w:noProof/>
          <w:szCs w:val="24"/>
        </w:rPr>
        <w:t>Dasar-dasar operations research</w:t>
      </w:r>
      <w:r w:rsidRPr="004923D8">
        <w:rPr>
          <w:noProof/>
          <w:szCs w:val="24"/>
        </w:rPr>
        <w:t>, 2nd ed. Yogyakarta: BPFE-YOGYAKARTA, 1983.</w:t>
      </w:r>
    </w:p>
    <w:p w14:paraId="0A3581B4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  <w:szCs w:val="24"/>
        </w:rPr>
      </w:pPr>
      <w:r w:rsidRPr="004923D8">
        <w:rPr>
          <w:noProof/>
          <w:szCs w:val="24"/>
        </w:rPr>
        <w:t>[18]</w:t>
      </w:r>
      <w:r w:rsidRPr="004923D8">
        <w:rPr>
          <w:noProof/>
          <w:szCs w:val="24"/>
        </w:rPr>
        <w:tab/>
        <w:t>A. Firnando, S. Solikhin, and B. Irwanto, “METODE COST MINIMIZATION APPROACH DALAM MENENTUKAN SOLUSI FISIBEL AWAL PADA MASALAH TRANSPORTASI,” Universitas Diponegoro, 2019. [Online]. Available: https://www.semanticscholar.org/paper/ARTIKEL-REVIEW-%3A-METODE-COST-MINIMIZATION-APPROACH-Firnando-Solikhin/a73fd15fb1e41a8372811fad7ce4fed6f175dc4e</w:t>
      </w:r>
    </w:p>
    <w:p w14:paraId="41BD7F74" w14:textId="77777777" w:rsidR="006E7284" w:rsidRPr="004923D8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  <w:rPr>
          <w:noProof/>
        </w:rPr>
      </w:pPr>
      <w:r w:rsidRPr="004923D8">
        <w:rPr>
          <w:noProof/>
          <w:szCs w:val="24"/>
        </w:rPr>
        <w:t>[19]</w:t>
      </w:r>
      <w:r w:rsidRPr="004923D8">
        <w:rPr>
          <w:noProof/>
          <w:szCs w:val="24"/>
        </w:rPr>
        <w:tab/>
        <w:t xml:space="preserve">T. J. R. Sitinjak, </w:t>
      </w:r>
      <w:r w:rsidRPr="004923D8">
        <w:rPr>
          <w:i/>
          <w:iCs/>
          <w:noProof/>
          <w:szCs w:val="24"/>
        </w:rPr>
        <w:t>Riset operasi untuk pengambilan keputusan manajerial dengan aplikasi Excel</w:t>
      </w:r>
      <w:r w:rsidRPr="004923D8">
        <w:rPr>
          <w:noProof/>
          <w:szCs w:val="24"/>
        </w:rPr>
        <w:t>. Yogyakarta: Graha Ilmu, 2006.</w:t>
      </w:r>
    </w:p>
    <w:p w14:paraId="1DCF4D4D" w14:textId="77777777" w:rsidR="006E7284" w:rsidRDefault="006E7284" w:rsidP="006E7284">
      <w:pPr>
        <w:widowControl w:val="0"/>
        <w:autoSpaceDE w:val="0"/>
        <w:autoSpaceDN w:val="0"/>
        <w:adjustRightInd w:val="0"/>
        <w:spacing w:after="160" w:line="240" w:lineRule="auto"/>
        <w:ind w:left="640" w:hanging="640"/>
      </w:pPr>
      <w:r>
        <w:fldChar w:fldCharType="end"/>
      </w:r>
      <w:r>
        <w:t xml:space="preserve"> </w:t>
      </w:r>
    </w:p>
    <w:p w14:paraId="34D53361" w14:textId="77777777" w:rsidR="006E7284" w:rsidRDefault="006E7284" w:rsidP="006E7284">
      <w:pPr>
        <w:spacing w:after="273" w:line="259" w:lineRule="auto"/>
        <w:ind w:left="0" w:right="0" w:firstLine="0"/>
        <w:jc w:val="left"/>
      </w:pPr>
      <w:r>
        <w:t xml:space="preserve"> </w:t>
      </w:r>
    </w:p>
    <w:p w14:paraId="7220D0C0" w14:textId="77777777" w:rsidR="006E7284" w:rsidRDefault="006E7284" w:rsidP="006E7284">
      <w:pPr>
        <w:spacing w:after="0" w:line="259" w:lineRule="auto"/>
        <w:ind w:left="0" w:right="0" w:firstLine="0"/>
        <w:jc w:val="left"/>
      </w:pPr>
      <w:r>
        <w:rPr>
          <w:b/>
        </w:rPr>
        <w:t xml:space="preserve"> </w:t>
      </w:r>
      <w:r>
        <w:rPr>
          <w:b/>
        </w:rPr>
        <w:tab/>
      </w:r>
      <w:r>
        <w:t xml:space="preserve"> </w:t>
      </w:r>
      <w:r>
        <w:tab/>
        <w:t xml:space="preserve"> </w:t>
      </w:r>
    </w:p>
    <w:p w14:paraId="6FF53EA6" w14:textId="77777777" w:rsidR="006E7284" w:rsidRDefault="006E7284" w:rsidP="006E7284">
      <w:pPr>
        <w:spacing w:after="160" w:line="259" w:lineRule="auto"/>
        <w:ind w:left="0" w:right="0" w:firstLine="0"/>
        <w:jc w:val="left"/>
        <w:rPr>
          <w:b/>
          <w:sz w:val="28"/>
        </w:rPr>
      </w:pPr>
      <w:bookmarkStart w:id="1" w:name="_Toc166413776"/>
      <w:r>
        <w:br w:type="page"/>
      </w:r>
    </w:p>
    <w:p w14:paraId="2E714B89" w14:textId="77777777" w:rsidR="006E7284" w:rsidRDefault="006E7284" w:rsidP="006E7284">
      <w:pPr>
        <w:pStyle w:val="Heading1"/>
        <w:spacing w:after="0"/>
        <w:ind w:left="0" w:right="3202" w:firstLine="0"/>
        <w:jc w:val="right"/>
      </w:pPr>
      <w:r>
        <w:lastRenderedPageBreak/>
        <w:t>LAMPIRAN</w:t>
      </w:r>
      <w:bookmarkEnd w:id="1"/>
      <w:r>
        <w:t xml:space="preserve"> </w:t>
      </w:r>
    </w:p>
    <w:p w14:paraId="4B6B8988" w14:textId="77777777" w:rsidR="006E7284" w:rsidRDefault="006E7284" w:rsidP="006E7284">
      <w:pPr>
        <w:spacing w:after="15" w:line="259" w:lineRule="auto"/>
        <w:ind w:left="-11" w:right="0" w:firstLine="0"/>
        <w:jc w:val="left"/>
      </w:pPr>
      <w:r>
        <w:rPr>
          <w:noProof/>
        </w:rPr>
        <w:drawing>
          <wp:inline distT="0" distB="0" distL="0" distR="0" wp14:anchorId="030F612A" wp14:editId="000F385E">
            <wp:extent cx="5047488" cy="1962912"/>
            <wp:effectExtent l="0" t="0" r="0" b="0"/>
            <wp:docPr id="181801" name="Picture 18180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801" name="Picture 181801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047488" cy="19629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87FA2C" w14:textId="77777777" w:rsidR="006E7284" w:rsidRDefault="006E7284" w:rsidP="006E7284">
      <w:pPr>
        <w:spacing w:after="48" w:line="259" w:lineRule="auto"/>
        <w:ind w:left="0" w:right="0" w:firstLine="0"/>
        <w:jc w:val="left"/>
      </w:pPr>
      <w:r>
        <w:t xml:space="preserve"> </w:t>
      </w:r>
    </w:p>
    <w:p w14:paraId="36956D09" w14:textId="77777777" w:rsidR="006E7284" w:rsidRDefault="006E7284" w:rsidP="006E7284">
      <w:pPr>
        <w:spacing w:after="15" w:line="259" w:lineRule="auto"/>
        <w:ind w:left="-11" w:right="0" w:firstLine="0"/>
        <w:jc w:val="left"/>
      </w:pPr>
      <w:r>
        <w:rPr>
          <w:noProof/>
        </w:rPr>
        <w:drawing>
          <wp:inline distT="0" distB="0" distL="0" distR="0" wp14:anchorId="62F212CA" wp14:editId="7BC7B966">
            <wp:extent cx="5047488" cy="2234184"/>
            <wp:effectExtent l="0" t="0" r="0" b="0"/>
            <wp:docPr id="181803" name="Picture 18180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803" name="Picture 181803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047488" cy="22341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84C046" w14:textId="77777777" w:rsidR="006E7284" w:rsidRDefault="006E7284" w:rsidP="006E7284">
      <w:pPr>
        <w:spacing w:after="46" w:line="259" w:lineRule="auto"/>
        <w:ind w:left="1117" w:right="0" w:firstLine="0"/>
        <w:jc w:val="left"/>
      </w:pPr>
      <w:r>
        <w:t xml:space="preserve"> </w:t>
      </w:r>
    </w:p>
    <w:p w14:paraId="08D0F448" w14:textId="77777777" w:rsidR="006E7284" w:rsidRDefault="006E7284" w:rsidP="006E7284">
      <w:pPr>
        <w:spacing w:after="4" w:line="259" w:lineRule="auto"/>
        <w:ind w:left="-11" w:right="0" w:firstLine="0"/>
        <w:jc w:val="left"/>
      </w:pPr>
      <w:r>
        <w:rPr>
          <w:noProof/>
        </w:rPr>
        <w:drawing>
          <wp:inline distT="0" distB="0" distL="0" distR="0" wp14:anchorId="38206E26" wp14:editId="4F2E7774">
            <wp:extent cx="5047488" cy="1969008"/>
            <wp:effectExtent l="0" t="0" r="0" b="0"/>
            <wp:docPr id="181805" name="Picture 18180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805" name="Picture 181805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047488" cy="1969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382022" w14:textId="77777777" w:rsidR="006E7284" w:rsidRDefault="006E7284" w:rsidP="006E7284">
      <w:pPr>
        <w:spacing w:after="273" w:line="259" w:lineRule="auto"/>
        <w:ind w:left="0" w:right="0" w:firstLine="0"/>
        <w:jc w:val="left"/>
      </w:pPr>
      <w:r>
        <w:t xml:space="preserve"> </w:t>
      </w:r>
    </w:p>
    <w:p w14:paraId="2B35981D" w14:textId="77777777" w:rsidR="006E7284" w:rsidRDefault="006E7284" w:rsidP="006E7284">
      <w:pPr>
        <w:spacing w:after="0" w:line="259" w:lineRule="auto"/>
        <w:ind w:left="0" w:right="0" w:firstLine="0"/>
        <w:jc w:val="left"/>
      </w:pPr>
      <w:r>
        <w:t xml:space="preserve"> </w:t>
      </w:r>
    </w:p>
    <w:p w14:paraId="42194942" w14:textId="77777777" w:rsidR="006E7284" w:rsidRDefault="006E7284" w:rsidP="006E7284">
      <w:pPr>
        <w:spacing w:after="12" w:line="259" w:lineRule="auto"/>
        <w:ind w:left="-11" w:right="0" w:firstLine="0"/>
        <w:jc w:val="left"/>
      </w:pPr>
      <w:r>
        <w:rPr>
          <w:noProof/>
        </w:rPr>
        <w:lastRenderedPageBreak/>
        <w:drawing>
          <wp:inline distT="0" distB="0" distL="0" distR="0" wp14:anchorId="44A97A34" wp14:editId="34C1E74C">
            <wp:extent cx="5047488" cy="1950720"/>
            <wp:effectExtent l="0" t="0" r="0" b="0"/>
            <wp:docPr id="181807" name="Picture 181807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807" name="Picture 181807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047488" cy="1950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1C2FB5" w14:textId="77777777" w:rsidR="006E7284" w:rsidRDefault="006E7284" w:rsidP="006E7284">
      <w:pPr>
        <w:spacing w:after="46" w:line="259" w:lineRule="auto"/>
        <w:ind w:left="0" w:right="0" w:firstLine="0"/>
        <w:jc w:val="left"/>
      </w:pPr>
      <w:r>
        <w:t xml:space="preserve"> </w:t>
      </w:r>
    </w:p>
    <w:p w14:paraId="575F1E93" w14:textId="77777777" w:rsidR="006E7284" w:rsidRDefault="006E7284" w:rsidP="006E7284">
      <w:pPr>
        <w:spacing w:after="15" w:line="259" w:lineRule="auto"/>
        <w:ind w:left="-11" w:right="0" w:firstLine="0"/>
        <w:jc w:val="left"/>
      </w:pPr>
      <w:r>
        <w:rPr>
          <w:noProof/>
        </w:rPr>
        <w:drawing>
          <wp:inline distT="0" distB="0" distL="0" distR="0" wp14:anchorId="0DD31040" wp14:editId="75231F38">
            <wp:extent cx="3953256" cy="2225040"/>
            <wp:effectExtent l="0" t="0" r="0" b="0"/>
            <wp:docPr id="181809" name="Picture 181809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809" name="Picture 181809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953256" cy="2225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24D5D9" w14:textId="77777777" w:rsidR="006E7284" w:rsidRDefault="006E7284" w:rsidP="006E7284">
      <w:pPr>
        <w:spacing w:after="45" w:line="259" w:lineRule="auto"/>
        <w:ind w:left="0" w:right="0" w:firstLine="0"/>
        <w:jc w:val="left"/>
      </w:pPr>
      <w:r>
        <w:t xml:space="preserve"> </w:t>
      </w:r>
    </w:p>
    <w:p w14:paraId="5B2CEDFA" w14:textId="77777777" w:rsidR="006E7284" w:rsidRDefault="006E7284" w:rsidP="006E7284">
      <w:pPr>
        <w:spacing w:after="11" w:line="259" w:lineRule="auto"/>
        <w:ind w:left="-11" w:right="0" w:firstLine="0"/>
        <w:jc w:val="left"/>
      </w:pPr>
      <w:r>
        <w:rPr>
          <w:noProof/>
        </w:rPr>
        <w:drawing>
          <wp:inline distT="0" distB="0" distL="0" distR="0" wp14:anchorId="5F719B7B" wp14:editId="2466AC81">
            <wp:extent cx="3953256" cy="2228088"/>
            <wp:effectExtent l="0" t="0" r="0" b="0"/>
            <wp:docPr id="181811" name="Picture 18181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811" name="Picture 181811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53256" cy="22280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B26B4E" w14:textId="77777777" w:rsidR="006E7284" w:rsidRDefault="006E7284" w:rsidP="006E7284">
      <w:pPr>
        <w:spacing w:after="0" w:line="259" w:lineRule="auto"/>
        <w:ind w:left="0" w:right="0" w:firstLine="0"/>
      </w:pPr>
      <w:r>
        <w:t xml:space="preserve"> </w:t>
      </w:r>
      <w:r>
        <w:tab/>
        <w:t xml:space="preserve"> </w:t>
      </w:r>
    </w:p>
    <w:p w14:paraId="08CB873A" w14:textId="77777777" w:rsidR="006E7284" w:rsidRDefault="006E7284" w:rsidP="006E7284">
      <w:pPr>
        <w:spacing w:after="0" w:line="259" w:lineRule="auto"/>
        <w:ind w:left="0" w:right="0" w:firstLine="0"/>
      </w:pPr>
      <w:r>
        <w:t xml:space="preserve"> </w:t>
      </w:r>
    </w:p>
    <w:p w14:paraId="764095AD" w14:textId="77777777" w:rsidR="006E7284" w:rsidRDefault="006E7284"/>
    <w:sectPr w:rsidR="006E7284" w:rsidSect="009C5A38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2258" w:right="1699" w:bottom="1789" w:left="2268" w:header="720" w:footer="719" w:gutter="0"/>
      <w:cols w:space="720"/>
      <w:titlePg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89D1F1" w14:textId="77777777" w:rsidR="00000000" w:rsidRDefault="00000000">
    <w:pPr>
      <w:spacing w:after="0" w:line="259" w:lineRule="auto"/>
      <w:ind w:left="0" w:right="2" w:firstLine="0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82</w:t>
    </w:r>
    <w:r>
      <w:fldChar w:fldCharType="end"/>
    </w:r>
    <w:r>
      <w:t xml:space="preserve"> </w:t>
    </w:r>
  </w:p>
  <w:p w14:paraId="3447BF74" w14:textId="77777777" w:rsidR="00000000" w:rsidRDefault="00000000">
    <w:pPr>
      <w:spacing w:after="0" w:line="259" w:lineRule="auto"/>
      <w:ind w:left="0" w:right="0" w:firstLine="0"/>
      <w:jc w:val="left"/>
    </w:pPr>
    <w:r>
      <w:t xml:space="preserve"> 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E6C74A" w14:textId="77777777" w:rsidR="00000000" w:rsidRDefault="00000000">
    <w:pPr>
      <w:spacing w:after="0" w:line="259" w:lineRule="auto"/>
      <w:ind w:left="0" w:right="2" w:firstLine="0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81</w:t>
    </w:r>
    <w:r>
      <w:fldChar w:fldCharType="end"/>
    </w:r>
    <w:r>
      <w:t xml:space="preserve"> </w:t>
    </w:r>
  </w:p>
  <w:p w14:paraId="1A785D98" w14:textId="77777777" w:rsidR="00000000" w:rsidRDefault="00000000">
    <w:pPr>
      <w:spacing w:after="0" w:line="259" w:lineRule="auto"/>
      <w:ind w:left="0" w:right="0" w:firstLine="0"/>
      <w:jc w:val="left"/>
    </w:pPr>
    <w:r>
      <w:t xml:space="preserve"> 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6D12B8" w14:textId="77777777" w:rsidR="00000000" w:rsidRDefault="00000000">
    <w:pPr>
      <w:spacing w:after="0" w:line="259" w:lineRule="auto"/>
      <w:ind w:left="0" w:right="2" w:firstLine="0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67</w:t>
    </w:r>
    <w:r>
      <w:fldChar w:fldCharType="end"/>
    </w:r>
    <w:r>
      <w:t xml:space="preserve"> </w:t>
    </w:r>
  </w:p>
  <w:p w14:paraId="1674145B" w14:textId="77777777" w:rsidR="00000000" w:rsidRDefault="00000000">
    <w:pPr>
      <w:spacing w:after="0" w:line="259" w:lineRule="auto"/>
      <w:ind w:left="0" w:right="0" w:firstLine="0"/>
      <w:jc w:val="left"/>
    </w:pPr>
    <w:r>
      <w:t xml:space="preserve"> </w:t>
    </w: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F49D25" w14:textId="77777777" w:rsidR="00000000" w:rsidRDefault="00000000">
    <w:pPr>
      <w:spacing w:after="160" w:line="259" w:lineRule="auto"/>
      <w:ind w:left="0" w:right="0" w:firstLine="0"/>
      <w:jc w:val="lef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7899FD" w14:textId="77777777" w:rsidR="00000000" w:rsidRDefault="00000000">
    <w:pPr>
      <w:spacing w:after="160" w:line="259" w:lineRule="auto"/>
      <w:ind w:left="0" w:right="0" w:firstLine="0"/>
      <w:jc w:val="left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AFDC94" w14:textId="77777777" w:rsidR="00000000" w:rsidRDefault="00000000">
    <w:pPr>
      <w:spacing w:after="0" w:line="259" w:lineRule="auto"/>
      <w:ind w:left="-2268" w:right="7930" w:firstLine="0"/>
      <w:jc w:val="lef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7284"/>
    <w:rsid w:val="000024F4"/>
    <w:rsid w:val="000029BB"/>
    <w:rsid w:val="00003560"/>
    <w:rsid w:val="000064BC"/>
    <w:rsid w:val="00012DF9"/>
    <w:rsid w:val="00014793"/>
    <w:rsid w:val="00015462"/>
    <w:rsid w:val="00016AC8"/>
    <w:rsid w:val="0002146D"/>
    <w:rsid w:val="00033846"/>
    <w:rsid w:val="000379FC"/>
    <w:rsid w:val="00044170"/>
    <w:rsid w:val="00046077"/>
    <w:rsid w:val="0004748F"/>
    <w:rsid w:val="00052AAA"/>
    <w:rsid w:val="00056D3A"/>
    <w:rsid w:val="000575F7"/>
    <w:rsid w:val="00063D4D"/>
    <w:rsid w:val="00071164"/>
    <w:rsid w:val="00072705"/>
    <w:rsid w:val="00072FE2"/>
    <w:rsid w:val="00073416"/>
    <w:rsid w:val="00074462"/>
    <w:rsid w:val="000777F9"/>
    <w:rsid w:val="000831D7"/>
    <w:rsid w:val="00090956"/>
    <w:rsid w:val="000A2F0A"/>
    <w:rsid w:val="000A7595"/>
    <w:rsid w:val="000B2E78"/>
    <w:rsid w:val="000B459F"/>
    <w:rsid w:val="000B4D40"/>
    <w:rsid w:val="000B6D03"/>
    <w:rsid w:val="000C07D6"/>
    <w:rsid w:val="000C3418"/>
    <w:rsid w:val="000D23FB"/>
    <w:rsid w:val="000D26DC"/>
    <w:rsid w:val="000D29B8"/>
    <w:rsid w:val="000D2AEA"/>
    <w:rsid w:val="000D2D1E"/>
    <w:rsid w:val="000E190D"/>
    <w:rsid w:val="000E2C61"/>
    <w:rsid w:val="000E3403"/>
    <w:rsid w:val="000E4661"/>
    <w:rsid w:val="000E761C"/>
    <w:rsid w:val="000F5387"/>
    <w:rsid w:val="00105E6D"/>
    <w:rsid w:val="00106AEB"/>
    <w:rsid w:val="00111D87"/>
    <w:rsid w:val="0011243D"/>
    <w:rsid w:val="001159FF"/>
    <w:rsid w:val="00116F9E"/>
    <w:rsid w:val="00117133"/>
    <w:rsid w:val="001244DD"/>
    <w:rsid w:val="00126651"/>
    <w:rsid w:val="00130558"/>
    <w:rsid w:val="00132008"/>
    <w:rsid w:val="00132DF2"/>
    <w:rsid w:val="00134B45"/>
    <w:rsid w:val="00136648"/>
    <w:rsid w:val="00136894"/>
    <w:rsid w:val="00136DA0"/>
    <w:rsid w:val="00137DE0"/>
    <w:rsid w:val="00143465"/>
    <w:rsid w:val="0016148D"/>
    <w:rsid w:val="00165A09"/>
    <w:rsid w:val="00170156"/>
    <w:rsid w:val="00182627"/>
    <w:rsid w:val="00182CC7"/>
    <w:rsid w:val="0018342F"/>
    <w:rsid w:val="00186872"/>
    <w:rsid w:val="00194736"/>
    <w:rsid w:val="00197CE3"/>
    <w:rsid w:val="00197FE9"/>
    <w:rsid w:val="001A0259"/>
    <w:rsid w:val="001A24A9"/>
    <w:rsid w:val="001A5FC0"/>
    <w:rsid w:val="001B0B17"/>
    <w:rsid w:val="001B58FD"/>
    <w:rsid w:val="001D45F8"/>
    <w:rsid w:val="001D4DB3"/>
    <w:rsid w:val="001D6CFA"/>
    <w:rsid w:val="001E0BD7"/>
    <w:rsid w:val="001E5455"/>
    <w:rsid w:val="001F2A44"/>
    <w:rsid w:val="00211BB2"/>
    <w:rsid w:val="00212BF5"/>
    <w:rsid w:val="00213216"/>
    <w:rsid w:val="00217122"/>
    <w:rsid w:val="002227BB"/>
    <w:rsid w:val="002235A4"/>
    <w:rsid w:val="002236E4"/>
    <w:rsid w:val="002244DE"/>
    <w:rsid w:val="00232E0C"/>
    <w:rsid w:val="00235072"/>
    <w:rsid w:val="0023665A"/>
    <w:rsid w:val="00240F9E"/>
    <w:rsid w:val="002416E3"/>
    <w:rsid w:val="00244D35"/>
    <w:rsid w:val="00254B93"/>
    <w:rsid w:val="00256291"/>
    <w:rsid w:val="002613F2"/>
    <w:rsid w:val="002664E4"/>
    <w:rsid w:val="0026703D"/>
    <w:rsid w:val="0027156D"/>
    <w:rsid w:val="00271CAF"/>
    <w:rsid w:val="00274328"/>
    <w:rsid w:val="0028308A"/>
    <w:rsid w:val="0028314C"/>
    <w:rsid w:val="002832BB"/>
    <w:rsid w:val="00291F0E"/>
    <w:rsid w:val="002A0142"/>
    <w:rsid w:val="002A53C1"/>
    <w:rsid w:val="002A7C97"/>
    <w:rsid w:val="002B1118"/>
    <w:rsid w:val="002B621E"/>
    <w:rsid w:val="002C59A7"/>
    <w:rsid w:val="002D337F"/>
    <w:rsid w:val="002D6EF4"/>
    <w:rsid w:val="002E21A8"/>
    <w:rsid w:val="002E38A7"/>
    <w:rsid w:val="002E3F3F"/>
    <w:rsid w:val="002F568C"/>
    <w:rsid w:val="002F79A8"/>
    <w:rsid w:val="00302432"/>
    <w:rsid w:val="003056C7"/>
    <w:rsid w:val="003116C4"/>
    <w:rsid w:val="00312F2A"/>
    <w:rsid w:val="00314D70"/>
    <w:rsid w:val="003178CD"/>
    <w:rsid w:val="00320EDD"/>
    <w:rsid w:val="003212BD"/>
    <w:rsid w:val="00323C68"/>
    <w:rsid w:val="003446A8"/>
    <w:rsid w:val="00345E64"/>
    <w:rsid w:val="00345EAF"/>
    <w:rsid w:val="003473E9"/>
    <w:rsid w:val="003526AE"/>
    <w:rsid w:val="00353966"/>
    <w:rsid w:val="00375CFF"/>
    <w:rsid w:val="00383AD6"/>
    <w:rsid w:val="0038430F"/>
    <w:rsid w:val="003844C0"/>
    <w:rsid w:val="00386F78"/>
    <w:rsid w:val="003957C6"/>
    <w:rsid w:val="00396DE2"/>
    <w:rsid w:val="003A0C98"/>
    <w:rsid w:val="003A1C5A"/>
    <w:rsid w:val="003A4087"/>
    <w:rsid w:val="003A40FE"/>
    <w:rsid w:val="003A4D13"/>
    <w:rsid w:val="003B189A"/>
    <w:rsid w:val="003B5A99"/>
    <w:rsid w:val="003B7869"/>
    <w:rsid w:val="003C46C2"/>
    <w:rsid w:val="003C534D"/>
    <w:rsid w:val="003C5B26"/>
    <w:rsid w:val="003D0BAD"/>
    <w:rsid w:val="003D5DEB"/>
    <w:rsid w:val="003F51CC"/>
    <w:rsid w:val="003F74F1"/>
    <w:rsid w:val="00401B70"/>
    <w:rsid w:val="00402049"/>
    <w:rsid w:val="00405EC3"/>
    <w:rsid w:val="00406B94"/>
    <w:rsid w:val="00406F2B"/>
    <w:rsid w:val="00407A7C"/>
    <w:rsid w:val="0041095A"/>
    <w:rsid w:val="00412F6B"/>
    <w:rsid w:val="00417A55"/>
    <w:rsid w:val="00424795"/>
    <w:rsid w:val="00425556"/>
    <w:rsid w:val="00431BC2"/>
    <w:rsid w:val="004410CB"/>
    <w:rsid w:val="004428C3"/>
    <w:rsid w:val="00450F12"/>
    <w:rsid w:val="0045237C"/>
    <w:rsid w:val="004538DC"/>
    <w:rsid w:val="00454BEA"/>
    <w:rsid w:val="00460126"/>
    <w:rsid w:val="00461E37"/>
    <w:rsid w:val="00461E56"/>
    <w:rsid w:val="00462742"/>
    <w:rsid w:val="00466862"/>
    <w:rsid w:val="004675E3"/>
    <w:rsid w:val="00472D3F"/>
    <w:rsid w:val="00473736"/>
    <w:rsid w:val="00475A6E"/>
    <w:rsid w:val="00480927"/>
    <w:rsid w:val="00482666"/>
    <w:rsid w:val="00482B6C"/>
    <w:rsid w:val="00482CEA"/>
    <w:rsid w:val="00483C97"/>
    <w:rsid w:val="0048432D"/>
    <w:rsid w:val="00486CB8"/>
    <w:rsid w:val="00491F9F"/>
    <w:rsid w:val="004940ED"/>
    <w:rsid w:val="00495140"/>
    <w:rsid w:val="004A19AE"/>
    <w:rsid w:val="004A209E"/>
    <w:rsid w:val="004A4692"/>
    <w:rsid w:val="004B2929"/>
    <w:rsid w:val="004B332A"/>
    <w:rsid w:val="004B4D86"/>
    <w:rsid w:val="004B6FAB"/>
    <w:rsid w:val="004B7779"/>
    <w:rsid w:val="004C05BE"/>
    <w:rsid w:val="004C293B"/>
    <w:rsid w:val="004E2922"/>
    <w:rsid w:val="004E358E"/>
    <w:rsid w:val="004E6673"/>
    <w:rsid w:val="004E6BD6"/>
    <w:rsid w:val="004F1BCA"/>
    <w:rsid w:val="004F3189"/>
    <w:rsid w:val="004F3A4E"/>
    <w:rsid w:val="004F6BF4"/>
    <w:rsid w:val="005130CF"/>
    <w:rsid w:val="0051795C"/>
    <w:rsid w:val="0051796B"/>
    <w:rsid w:val="00524F92"/>
    <w:rsid w:val="00526F4B"/>
    <w:rsid w:val="00532816"/>
    <w:rsid w:val="00532B66"/>
    <w:rsid w:val="005472AF"/>
    <w:rsid w:val="005517AD"/>
    <w:rsid w:val="00556955"/>
    <w:rsid w:val="00563C1B"/>
    <w:rsid w:val="00564A07"/>
    <w:rsid w:val="005666C2"/>
    <w:rsid w:val="005666E5"/>
    <w:rsid w:val="00567D4A"/>
    <w:rsid w:val="005744F7"/>
    <w:rsid w:val="00576011"/>
    <w:rsid w:val="00576F6A"/>
    <w:rsid w:val="00580F12"/>
    <w:rsid w:val="00585845"/>
    <w:rsid w:val="005932EF"/>
    <w:rsid w:val="00597609"/>
    <w:rsid w:val="005A48FD"/>
    <w:rsid w:val="005B0175"/>
    <w:rsid w:val="005B0B74"/>
    <w:rsid w:val="005B1806"/>
    <w:rsid w:val="005C28A4"/>
    <w:rsid w:val="005C5D9E"/>
    <w:rsid w:val="005C6E67"/>
    <w:rsid w:val="005D1FC5"/>
    <w:rsid w:val="005D3B71"/>
    <w:rsid w:val="005D4BED"/>
    <w:rsid w:val="005D72CF"/>
    <w:rsid w:val="005E1F56"/>
    <w:rsid w:val="005F302F"/>
    <w:rsid w:val="005F5052"/>
    <w:rsid w:val="005F5326"/>
    <w:rsid w:val="005F7E15"/>
    <w:rsid w:val="00604532"/>
    <w:rsid w:val="0060549E"/>
    <w:rsid w:val="00606FC9"/>
    <w:rsid w:val="006122F9"/>
    <w:rsid w:val="006128D4"/>
    <w:rsid w:val="006167D3"/>
    <w:rsid w:val="0062083A"/>
    <w:rsid w:val="0062448B"/>
    <w:rsid w:val="0063026C"/>
    <w:rsid w:val="00632458"/>
    <w:rsid w:val="006330D6"/>
    <w:rsid w:val="00633CCE"/>
    <w:rsid w:val="00634062"/>
    <w:rsid w:val="00637F11"/>
    <w:rsid w:val="006453A3"/>
    <w:rsid w:val="00650C83"/>
    <w:rsid w:val="00650D44"/>
    <w:rsid w:val="0065210C"/>
    <w:rsid w:val="00663979"/>
    <w:rsid w:val="0066408A"/>
    <w:rsid w:val="0067058E"/>
    <w:rsid w:val="00674E14"/>
    <w:rsid w:val="0067551A"/>
    <w:rsid w:val="006769B1"/>
    <w:rsid w:val="00676BAD"/>
    <w:rsid w:val="006863ED"/>
    <w:rsid w:val="006869CD"/>
    <w:rsid w:val="00694FEF"/>
    <w:rsid w:val="006962C6"/>
    <w:rsid w:val="006A0BC1"/>
    <w:rsid w:val="006A364D"/>
    <w:rsid w:val="006A4730"/>
    <w:rsid w:val="006A6C36"/>
    <w:rsid w:val="006B1ABE"/>
    <w:rsid w:val="006C33C6"/>
    <w:rsid w:val="006C44F4"/>
    <w:rsid w:val="006C6960"/>
    <w:rsid w:val="006C74B8"/>
    <w:rsid w:val="006D1E0A"/>
    <w:rsid w:val="006D66FC"/>
    <w:rsid w:val="006D76A8"/>
    <w:rsid w:val="006E5521"/>
    <w:rsid w:val="006E58F1"/>
    <w:rsid w:val="006E7284"/>
    <w:rsid w:val="006F214E"/>
    <w:rsid w:val="006F31F1"/>
    <w:rsid w:val="006F5CB1"/>
    <w:rsid w:val="006F6894"/>
    <w:rsid w:val="00700248"/>
    <w:rsid w:val="00701096"/>
    <w:rsid w:val="0070606F"/>
    <w:rsid w:val="00706942"/>
    <w:rsid w:val="00720060"/>
    <w:rsid w:val="00725B6B"/>
    <w:rsid w:val="00725FEB"/>
    <w:rsid w:val="007300A5"/>
    <w:rsid w:val="007325FF"/>
    <w:rsid w:val="0073611E"/>
    <w:rsid w:val="007460B7"/>
    <w:rsid w:val="00746DD5"/>
    <w:rsid w:val="007502E7"/>
    <w:rsid w:val="00754FFE"/>
    <w:rsid w:val="007563A3"/>
    <w:rsid w:val="00760383"/>
    <w:rsid w:val="00761A6B"/>
    <w:rsid w:val="0076581F"/>
    <w:rsid w:val="00772C83"/>
    <w:rsid w:val="0077464A"/>
    <w:rsid w:val="00777CB1"/>
    <w:rsid w:val="0078320F"/>
    <w:rsid w:val="00783D41"/>
    <w:rsid w:val="0078409A"/>
    <w:rsid w:val="00785825"/>
    <w:rsid w:val="007974B2"/>
    <w:rsid w:val="007978E9"/>
    <w:rsid w:val="007A5B58"/>
    <w:rsid w:val="007A6466"/>
    <w:rsid w:val="007B18D6"/>
    <w:rsid w:val="007B29B9"/>
    <w:rsid w:val="007B5C86"/>
    <w:rsid w:val="007C59C8"/>
    <w:rsid w:val="007C6237"/>
    <w:rsid w:val="007D4AFC"/>
    <w:rsid w:val="007E1CDD"/>
    <w:rsid w:val="007F2495"/>
    <w:rsid w:val="007F535C"/>
    <w:rsid w:val="007F623B"/>
    <w:rsid w:val="008006D0"/>
    <w:rsid w:val="00803AC3"/>
    <w:rsid w:val="00803EFB"/>
    <w:rsid w:val="00804CC9"/>
    <w:rsid w:val="00806B21"/>
    <w:rsid w:val="008156BE"/>
    <w:rsid w:val="00815AF2"/>
    <w:rsid w:val="00817DA6"/>
    <w:rsid w:val="00830374"/>
    <w:rsid w:val="008309F7"/>
    <w:rsid w:val="00831B90"/>
    <w:rsid w:val="0084050A"/>
    <w:rsid w:val="008530E1"/>
    <w:rsid w:val="0086013E"/>
    <w:rsid w:val="008608A6"/>
    <w:rsid w:val="0087158B"/>
    <w:rsid w:val="00877973"/>
    <w:rsid w:val="00885770"/>
    <w:rsid w:val="00887916"/>
    <w:rsid w:val="008952FA"/>
    <w:rsid w:val="008A1456"/>
    <w:rsid w:val="008A2230"/>
    <w:rsid w:val="008B0B6B"/>
    <w:rsid w:val="008B259C"/>
    <w:rsid w:val="008B4B06"/>
    <w:rsid w:val="008B5C4D"/>
    <w:rsid w:val="008B5C74"/>
    <w:rsid w:val="008C31A2"/>
    <w:rsid w:val="008C634B"/>
    <w:rsid w:val="008C7883"/>
    <w:rsid w:val="008D23F1"/>
    <w:rsid w:val="008F4B70"/>
    <w:rsid w:val="008F5AB6"/>
    <w:rsid w:val="009062EB"/>
    <w:rsid w:val="009113F6"/>
    <w:rsid w:val="0091259F"/>
    <w:rsid w:val="0091263D"/>
    <w:rsid w:val="009137BB"/>
    <w:rsid w:val="00913E1B"/>
    <w:rsid w:val="00922C36"/>
    <w:rsid w:val="00923642"/>
    <w:rsid w:val="0092436A"/>
    <w:rsid w:val="00925422"/>
    <w:rsid w:val="00934BAB"/>
    <w:rsid w:val="00942692"/>
    <w:rsid w:val="009436F6"/>
    <w:rsid w:val="0094508E"/>
    <w:rsid w:val="00945267"/>
    <w:rsid w:val="0094696D"/>
    <w:rsid w:val="009471F4"/>
    <w:rsid w:val="00950DA0"/>
    <w:rsid w:val="009658A3"/>
    <w:rsid w:val="00966455"/>
    <w:rsid w:val="00970BC8"/>
    <w:rsid w:val="00972879"/>
    <w:rsid w:val="0097449A"/>
    <w:rsid w:val="00977646"/>
    <w:rsid w:val="009842B8"/>
    <w:rsid w:val="00985F96"/>
    <w:rsid w:val="009877AF"/>
    <w:rsid w:val="00990681"/>
    <w:rsid w:val="00991855"/>
    <w:rsid w:val="009924BE"/>
    <w:rsid w:val="009956BD"/>
    <w:rsid w:val="00997779"/>
    <w:rsid w:val="009A53EC"/>
    <w:rsid w:val="009B09A8"/>
    <w:rsid w:val="009B0EAF"/>
    <w:rsid w:val="009B39A2"/>
    <w:rsid w:val="009B6B9C"/>
    <w:rsid w:val="009C0AEB"/>
    <w:rsid w:val="009C4E2F"/>
    <w:rsid w:val="009C5A38"/>
    <w:rsid w:val="009C6B93"/>
    <w:rsid w:val="009C7239"/>
    <w:rsid w:val="009D64D1"/>
    <w:rsid w:val="009D6D0B"/>
    <w:rsid w:val="009E0926"/>
    <w:rsid w:val="009E47C9"/>
    <w:rsid w:val="009E4AEB"/>
    <w:rsid w:val="009F06E5"/>
    <w:rsid w:val="009F4911"/>
    <w:rsid w:val="009F5146"/>
    <w:rsid w:val="00A003E7"/>
    <w:rsid w:val="00A10CC6"/>
    <w:rsid w:val="00A1172E"/>
    <w:rsid w:val="00A140A7"/>
    <w:rsid w:val="00A15086"/>
    <w:rsid w:val="00A17CE0"/>
    <w:rsid w:val="00A3266F"/>
    <w:rsid w:val="00A37002"/>
    <w:rsid w:val="00A4196E"/>
    <w:rsid w:val="00A42215"/>
    <w:rsid w:val="00A44954"/>
    <w:rsid w:val="00A45EC6"/>
    <w:rsid w:val="00A513B0"/>
    <w:rsid w:val="00A54208"/>
    <w:rsid w:val="00A6008D"/>
    <w:rsid w:val="00A606BB"/>
    <w:rsid w:val="00A74779"/>
    <w:rsid w:val="00A806B6"/>
    <w:rsid w:val="00A8725C"/>
    <w:rsid w:val="00A95EDE"/>
    <w:rsid w:val="00A97383"/>
    <w:rsid w:val="00AA12A9"/>
    <w:rsid w:val="00AA7460"/>
    <w:rsid w:val="00AB183C"/>
    <w:rsid w:val="00AB37B0"/>
    <w:rsid w:val="00AB3E99"/>
    <w:rsid w:val="00AC261E"/>
    <w:rsid w:val="00AC2A96"/>
    <w:rsid w:val="00AD00B7"/>
    <w:rsid w:val="00AD2D35"/>
    <w:rsid w:val="00AD32A5"/>
    <w:rsid w:val="00AD629A"/>
    <w:rsid w:val="00AE1260"/>
    <w:rsid w:val="00AE2EE7"/>
    <w:rsid w:val="00AF11AD"/>
    <w:rsid w:val="00AF25D2"/>
    <w:rsid w:val="00AF628C"/>
    <w:rsid w:val="00B019FE"/>
    <w:rsid w:val="00B0653C"/>
    <w:rsid w:val="00B07B48"/>
    <w:rsid w:val="00B15A5C"/>
    <w:rsid w:val="00B176AB"/>
    <w:rsid w:val="00B20847"/>
    <w:rsid w:val="00B21E92"/>
    <w:rsid w:val="00B23D74"/>
    <w:rsid w:val="00B23ECF"/>
    <w:rsid w:val="00B2657B"/>
    <w:rsid w:val="00B326E7"/>
    <w:rsid w:val="00B35447"/>
    <w:rsid w:val="00B374A7"/>
    <w:rsid w:val="00B4035A"/>
    <w:rsid w:val="00B404D2"/>
    <w:rsid w:val="00B42885"/>
    <w:rsid w:val="00B43071"/>
    <w:rsid w:val="00B44B06"/>
    <w:rsid w:val="00B44DB1"/>
    <w:rsid w:val="00B46041"/>
    <w:rsid w:val="00B46A35"/>
    <w:rsid w:val="00B53289"/>
    <w:rsid w:val="00B60319"/>
    <w:rsid w:val="00B6039D"/>
    <w:rsid w:val="00B72A52"/>
    <w:rsid w:val="00B748BF"/>
    <w:rsid w:val="00B74C96"/>
    <w:rsid w:val="00B851DD"/>
    <w:rsid w:val="00B857DA"/>
    <w:rsid w:val="00B8774E"/>
    <w:rsid w:val="00B9121E"/>
    <w:rsid w:val="00B93F06"/>
    <w:rsid w:val="00B94E41"/>
    <w:rsid w:val="00BA1BE8"/>
    <w:rsid w:val="00BA242C"/>
    <w:rsid w:val="00BB1340"/>
    <w:rsid w:val="00BB5574"/>
    <w:rsid w:val="00BB602E"/>
    <w:rsid w:val="00BD116D"/>
    <w:rsid w:val="00BD32A6"/>
    <w:rsid w:val="00BE0CF3"/>
    <w:rsid w:val="00BE7255"/>
    <w:rsid w:val="00BF4AC1"/>
    <w:rsid w:val="00C03B3F"/>
    <w:rsid w:val="00C06424"/>
    <w:rsid w:val="00C06AD9"/>
    <w:rsid w:val="00C075DF"/>
    <w:rsid w:val="00C10098"/>
    <w:rsid w:val="00C110D7"/>
    <w:rsid w:val="00C13C67"/>
    <w:rsid w:val="00C16830"/>
    <w:rsid w:val="00C22314"/>
    <w:rsid w:val="00C23694"/>
    <w:rsid w:val="00C41A66"/>
    <w:rsid w:val="00C444D6"/>
    <w:rsid w:val="00C46E6D"/>
    <w:rsid w:val="00C47D97"/>
    <w:rsid w:val="00C52B79"/>
    <w:rsid w:val="00C6175C"/>
    <w:rsid w:val="00C62E28"/>
    <w:rsid w:val="00C63C26"/>
    <w:rsid w:val="00C74818"/>
    <w:rsid w:val="00C76DC4"/>
    <w:rsid w:val="00C77075"/>
    <w:rsid w:val="00C8060D"/>
    <w:rsid w:val="00C84AFF"/>
    <w:rsid w:val="00C91116"/>
    <w:rsid w:val="00C93521"/>
    <w:rsid w:val="00CA1CDF"/>
    <w:rsid w:val="00CA26C0"/>
    <w:rsid w:val="00CA2B5E"/>
    <w:rsid w:val="00CA3A23"/>
    <w:rsid w:val="00CA5577"/>
    <w:rsid w:val="00CA5FB8"/>
    <w:rsid w:val="00CA60F8"/>
    <w:rsid w:val="00CA7747"/>
    <w:rsid w:val="00CB1B66"/>
    <w:rsid w:val="00CB1F34"/>
    <w:rsid w:val="00CB34A2"/>
    <w:rsid w:val="00CB6D9E"/>
    <w:rsid w:val="00CB7C81"/>
    <w:rsid w:val="00CC1CEE"/>
    <w:rsid w:val="00CC2876"/>
    <w:rsid w:val="00CD423C"/>
    <w:rsid w:val="00CD4DE4"/>
    <w:rsid w:val="00CD69B5"/>
    <w:rsid w:val="00CE2D89"/>
    <w:rsid w:val="00CE51C2"/>
    <w:rsid w:val="00CF022A"/>
    <w:rsid w:val="00CF2940"/>
    <w:rsid w:val="00CF4BFE"/>
    <w:rsid w:val="00CF4EEB"/>
    <w:rsid w:val="00CF7FAF"/>
    <w:rsid w:val="00D005CA"/>
    <w:rsid w:val="00D010A0"/>
    <w:rsid w:val="00D040B0"/>
    <w:rsid w:val="00D056B6"/>
    <w:rsid w:val="00D079AE"/>
    <w:rsid w:val="00D07A3A"/>
    <w:rsid w:val="00D108BD"/>
    <w:rsid w:val="00D23CE8"/>
    <w:rsid w:val="00D404A2"/>
    <w:rsid w:val="00D40526"/>
    <w:rsid w:val="00D416FE"/>
    <w:rsid w:val="00D448F5"/>
    <w:rsid w:val="00D458BD"/>
    <w:rsid w:val="00D46BD1"/>
    <w:rsid w:val="00D5132F"/>
    <w:rsid w:val="00D51CF5"/>
    <w:rsid w:val="00D55FAF"/>
    <w:rsid w:val="00D57063"/>
    <w:rsid w:val="00D609BF"/>
    <w:rsid w:val="00D63D4C"/>
    <w:rsid w:val="00D67DFE"/>
    <w:rsid w:val="00D7015A"/>
    <w:rsid w:val="00D7409A"/>
    <w:rsid w:val="00D74317"/>
    <w:rsid w:val="00D74386"/>
    <w:rsid w:val="00D8055B"/>
    <w:rsid w:val="00D85759"/>
    <w:rsid w:val="00D87F24"/>
    <w:rsid w:val="00D950CF"/>
    <w:rsid w:val="00DA4F87"/>
    <w:rsid w:val="00DB2088"/>
    <w:rsid w:val="00DB2EC3"/>
    <w:rsid w:val="00DC01EF"/>
    <w:rsid w:val="00DC24E2"/>
    <w:rsid w:val="00DC2D3D"/>
    <w:rsid w:val="00DC3C3C"/>
    <w:rsid w:val="00DD2986"/>
    <w:rsid w:val="00DD4844"/>
    <w:rsid w:val="00DD6AB9"/>
    <w:rsid w:val="00DE57C3"/>
    <w:rsid w:val="00E0084D"/>
    <w:rsid w:val="00E02DE3"/>
    <w:rsid w:val="00E078DF"/>
    <w:rsid w:val="00E11A10"/>
    <w:rsid w:val="00E13C7B"/>
    <w:rsid w:val="00E15BA1"/>
    <w:rsid w:val="00E2197F"/>
    <w:rsid w:val="00E21A39"/>
    <w:rsid w:val="00E30E2A"/>
    <w:rsid w:val="00E31601"/>
    <w:rsid w:val="00E34D80"/>
    <w:rsid w:val="00E3538D"/>
    <w:rsid w:val="00E36DE8"/>
    <w:rsid w:val="00E46CAC"/>
    <w:rsid w:val="00E52DA2"/>
    <w:rsid w:val="00E539FA"/>
    <w:rsid w:val="00E64B4F"/>
    <w:rsid w:val="00E745DE"/>
    <w:rsid w:val="00E75E50"/>
    <w:rsid w:val="00E805E2"/>
    <w:rsid w:val="00E8391B"/>
    <w:rsid w:val="00E9668E"/>
    <w:rsid w:val="00E97596"/>
    <w:rsid w:val="00EA126E"/>
    <w:rsid w:val="00EB1CF5"/>
    <w:rsid w:val="00EB2610"/>
    <w:rsid w:val="00EB3876"/>
    <w:rsid w:val="00EC072F"/>
    <w:rsid w:val="00EC2295"/>
    <w:rsid w:val="00EC2DD6"/>
    <w:rsid w:val="00EC3084"/>
    <w:rsid w:val="00EC50E8"/>
    <w:rsid w:val="00EC51F5"/>
    <w:rsid w:val="00ED07D5"/>
    <w:rsid w:val="00ED3056"/>
    <w:rsid w:val="00ED5530"/>
    <w:rsid w:val="00ED68AA"/>
    <w:rsid w:val="00EE1E3B"/>
    <w:rsid w:val="00EE2F60"/>
    <w:rsid w:val="00EE331C"/>
    <w:rsid w:val="00EE7F47"/>
    <w:rsid w:val="00EF2C1D"/>
    <w:rsid w:val="00EF4D1A"/>
    <w:rsid w:val="00EF642C"/>
    <w:rsid w:val="00F01B73"/>
    <w:rsid w:val="00F04E27"/>
    <w:rsid w:val="00F15328"/>
    <w:rsid w:val="00F16AEE"/>
    <w:rsid w:val="00F175F5"/>
    <w:rsid w:val="00F202BC"/>
    <w:rsid w:val="00F21A75"/>
    <w:rsid w:val="00F21CC6"/>
    <w:rsid w:val="00F2403B"/>
    <w:rsid w:val="00F30C14"/>
    <w:rsid w:val="00F333A0"/>
    <w:rsid w:val="00F34CAA"/>
    <w:rsid w:val="00F3716D"/>
    <w:rsid w:val="00F40219"/>
    <w:rsid w:val="00F4461D"/>
    <w:rsid w:val="00F47342"/>
    <w:rsid w:val="00F47DB9"/>
    <w:rsid w:val="00F54B9E"/>
    <w:rsid w:val="00F550ED"/>
    <w:rsid w:val="00F56EA7"/>
    <w:rsid w:val="00F60493"/>
    <w:rsid w:val="00F63CCF"/>
    <w:rsid w:val="00F66275"/>
    <w:rsid w:val="00F66A65"/>
    <w:rsid w:val="00F83569"/>
    <w:rsid w:val="00F910FC"/>
    <w:rsid w:val="00F928FA"/>
    <w:rsid w:val="00F94AD6"/>
    <w:rsid w:val="00F968CE"/>
    <w:rsid w:val="00FA1492"/>
    <w:rsid w:val="00FA45CA"/>
    <w:rsid w:val="00FA5612"/>
    <w:rsid w:val="00FB1FDD"/>
    <w:rsid w:val="00FB7728"/>
    <w:rsid w:val="00FC1B66"/>
    <w:rsid w:val="00FC25B4"/>
    <w:rsid w:val="00FC78A1"/>
    <w:rsid w:val="00FD1D81"/>
    <w:rsid w:val="00FD50F9"/>
    <w:rsid w:val="00FD65EF"/>
    <w:rsid w:val="00FE2D74"/>
    <w:rsid w:val="00FE4634"/>
    <w:rsid w:val="00FE6F0E"/>
    <w:rsid w:val="00FF219C"/>
    <w:rsid w:val="00FF61E7"/>
    <w:rsid w:val="00FF6528"/>
    <w:rsid w:val="00FF74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88BC7D"/>
  <w15:chartTrackingRefBased/>
  <w15:docId w15:val="{FEFE968C-1338-4FED-ABC9-CBD763AE26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7284"/>
    <w:pPr>
      <w:spacing w:after="158" w:line="265" w:lineRule="auto"/>
      <w:ind w:left="10" w:right="121" w:hanging="10"/>
      <w:jc w:val="both"/>
    </w:pPr>
    <w:rPr>
      <w:rFonts w:ascii="Times New Roman" w:eastAsia="Times New Roman" w:hAnsi="Times New Roman" w:cs="Times New Roman"/>
      <w:color w:val="000000"/>
      <w:sz w:val="24"/>
    </w:rPr>
  </w:style>
  <w:style w:type="paragraph" w:styleId="Heading1">
    <w:name w:val="heading 1"/>
    <w:next w:val="Normal"/>
    <w:link w:val="Heading1Char"/>
    <w:uiPriority w:val="9"/>
    <w:qFormat/>
    <w:rsid w:val="006E7284"/>
    <w:pPr>
      <w:keepNext/>
      <w:keepLines/>
      <w:spacing w:after="96"/>
      <w:ind w:left="10" w:right="122" w:hanging="10"/>
      <w:jc w:val="center"/>
      <w:outlineLvl w:val="0"/>
    </w:pPr>
    <w:rPr>
      <w:rFonts w:ascii="Times New Roman" w:eastAsia="Times New Roman" w:hAnsi="Times New Roman" w:cs="Times New Roman"/>
      <w:b/>
      <w:color w:val="000000"/>
      <w:sz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E7284"/>
    <w:rPr>
      <w:rFonts w:ascii="Times New Roman" w:eastAsia="Times New Roman" w:hAnsi="Times New Roman" w:cs="Times New Roman"/>
      <w:b/>
      <w:color w:val="000000"/>
      <w:sz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header" Target="header2.xml"/><Relationship Id="rId5" Type="http://schemas.openxmlformats.org/officeDocument/2006/relationships/image" Target="media/image2.png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540</Words>
  <Characters>3082</Characters>
  <Application>Microsoft Office Word</Application>
  <DocSecurity>0</DocSecurity>
  <Lines>25</Lines>
  <Paragraphs>7</Paragraphs>
  <ScaleCrop>false</ScaleCrop>
  <Company/>
  <LinksUpToDate>false</LinksUpToDate>
  <CharactersWithSpaces>3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zrA G</dc:creator>
  <cp:keywords/>
  <dc:description/>
  <cp:lastModifiedBy>AzrA G</cp:lastModifiedBy>
  <cp:revision>1</cp:revision>
  <dcterms:created xsi:type="dcterms:W3CDTF">2024-05-22T06:54:00Z</dcterms:created>
  <dcterms:modified xsi:type="dcterms:W3CDTF">2024-05-22T06:55:00Z</dcterms:modified>
</cp:coreProperties>
</file>